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7E17832" w14:textId="77777777"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14:paraId="0FCCE238"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14:paraId="420F3FD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As with open microscope-guided surgery, this transcanal endoscopic ear surgery (TEES) technique, allows the surgeon to perform procedures such as ear drum reconstruction, skin growth removal and hearing bone repair</w:t>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2]</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cholesteatoma)</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4]</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5]</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6]</w:t>
      </w:r>
      <w:r w:rsidR="00235279">
        <w:rPr>
          <w:rFonts w:eastAsia="Times New Roman"/>
          <w:sz w:val="24"/>
          <w:szCs w:val="24"/>
        </w:rPr>
        <w:fldChar w:fldCharType="end"/>
      </w:r>
      <w:r w:rsidRPr="00032A7F">
        <w:rPr>
          <w:rFonts w:eastAsia="Times New Roman"/>
          <w:sz w:val="24"/>
          <w:szCs w:val="24"/>
        </w:rPr>
        <w:t>.</w:t>
      </w:r>
    </w:p>
    <w:p w14:paraId="5E109EC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Despite the enthusiasm of some ear surgeons (otologists), endoscopic ear surgery has not as yet been accepted by all practicing otologists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7]</w:t>
      </w:r>
      <w:r w:rsidR="00235279">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Otologic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1]</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3]</w:t>
      </w:r>
      <w:r w:rsidR="00235279">
        <w:rPr>
          <w:rFonts w:eastAsia="Times New Roman"/>
          <w:sz w:val="24"/>
          <w:szCs w:val="24"/>
        </w:rPr>
        <w:fldChar w:fldCharType="end"/>
      </w:r>
      <w:r w:rsidR="001F5D7C"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8]</w:t>
      </w:r>
      <w:r w:rsidR="00235279">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9]</w:t>
      </w:r>
      <w:r w:rsidR="00235279">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sidR="002A5FC9">
        <w:rPr>
          <w:rFonts w:eastAsia="Times New Roman"/>
          <w:sz w:val="24"/>
          <w:szCs w:val="24"/>
        </w:rPr>
        <w:t xml:space="preserve">facilitate </w:t>
      </w:r>
      <w:r w:rsidR="00A96AC5">
        <w:rPr>
          <w:rFonts w:eastAsia="Times New Roman"/>
          <w:sz w:val="24"/>
          <w:szCs w:val="24"/>
        </w:rPr>
        <w:t>its</w:t>
      </w:r>
      <w:r w:rsidR="00A96AC5" w:rsidRPr="00032A7F">
        <w:rPr>
          <w:rFonts w:eastAsia="Times New Roman"/>
          <w:sz w:val="24"/>
          <w:szCs w:val="24"/>
        </w:rPr>
        <w:t xml:space="preserve">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A96AC5">
        <w:rPr>
          <w:rFonts w:eastAsia="Times New Roman"/>
          <w:sz w:val="24"/>
          <w:szCs w:val="24"/>
        </w:rPr>
        <w:t xml:space="preserve">facilitate </w:t>
      </w:r>
      <w:r w:rsidRPr="00032A7F">
        <w:rPr>
          <w:rFonts w:eastAsia="Times New Roman"/>
          <w:sz w:val="24"/>
          <w:szCs w:val="24"/>
        </w:rPr>
        <w:t>TEES, the needs of surgeons and current limitations of tools must be determined.</w:t>
      </w:r>
    </w:p>
    <w:p w14:paraId="3EA80E5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14:paraId="5039DA9E" w14:textId="77777777"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as current otologic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14:paraId="5684CB25" w14:textId="77777777"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r w:rsidR="00FE6712">
        <w:rPr>
          <w:rFonts w:eastAsia="Times New Roman"/>
          <w:sz w:val="24"/>
          <w:szCs w:val="24"/>
        </w:rPr>
        <w:t>otologists</w:t>
      </w:r>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14:paraId="3F722BEC" w14:textId="77777777" w:rsidR="00A60504" w:rsidRDefault="00A60504" w:rsidP="00032A7F">
      <w:pPr>
        <w:spacing w:after="240" w:line="240" w:lineRule="auto"/>
        <w:jc w:val="both"/>
        <w:rPr>
          <w:rFonts w:eastAsia="Times New Roman"/>
          <w:b/>
          <w:bCs/>
          <w:sz w:val="24"/>
          <w:szCs w:val="24"/>
        </w:rPr>
      </w:pPr>
    </w:p>
    <w:p w14:paraId="1A0BE2A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14:paraId="5502624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14:paraId="578025B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14:paraId="6A32B51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otologists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Information from interviews with local otologists will be used to generate a questionnaire that will be disseminated to otologists globally. These results will help guide development of new instrumentation to facilitate TEES.</w:t>
      </w:r>
    </w:p>
    <w:p w14:paraId="365B141E"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5F1FA30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14:paraId="5BBE457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14:paraId="2D7BE51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14:paraId="0510445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14:paraId="5C19FAF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3B638C"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10]</w:t>
      </w:r>
      <w:r w:rsidR="00235279">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1]</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2]</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3]</w:t>
      </w:r>
      <w:r w:rsidR="00235279">
        <w:rPr>
          <w:rFonts w:eastAsia="Times New Roman"/>
          <w:sz w:val="24"/>
          <w:szCs w:val="24"/>
        </w:rPr>
        <w:fldChar w:fldCharType="end"/>
      </w:r>
      <w:r w:rsidRPr="00032A7F">
        <w:rPr>
          <w:rFonts w:eastAsia="Times New Roman"/>
          <w:sz w:val="24"/>
          <w:szCs w:val="24"/>
        </w:rPr>
        <w:t>.</w:t>
      </w:r>
    </w:p>
    <w:p w14:paraId="6BBED01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14:paraId="1242F3A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Preliminary interviews of local otolaryngologists, with varied experience in TEES within the University of Toronto, will be conducted by an IBBME MASc student (</w:t>
      </w:r>
      <w:r w:rsidR="00E46C56">
        <w:rPr>
          <w:rFonts w:eastAsia="Times New Roman"/>
          <w:sz w:val="24"/>
          <w:szCs w:val="24"/>
        </w:rPr>
        <w:t>Arushri</w:t>
      </w:r>
      <w:r w:rsidRPr="00032A7F">
        <w:rPr>
          <w:rFonts w:eastAsia="Times New Roman"/>
          <w:sz w:val="24"/>
          <w:szCs w:val="24"/>
        </w:rPr>
        <w:t xml:space="preserve"> Swarup). Questions will ask for comments on factors that have prevented otologists from using endoscopes in ear surgery, and for comments on the perceived strengths and weaknesses of currently available instruments for endoscopic ear surgery. Their opinions will be de-identified and collated to develop a list of requirements for improvements in </w:t>
      </w:r>
      <w:r w:rsidRPr="00032A7F">
        <w:rPr>
          <w:rFonts w:eastAsia="Times New Roman"/>
          <w:sz w:val="24"/>
          <w:szCs w:val="24"/>
        </w:rPr>
        <w:lastRenderedPageBreak/>
        <w:t>instrument design. In order to determine the relative priority of these requirements, a pilot questionnaire will be developed to ask a wider group of otologists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2D8B198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4C5F162D" w14:textId="77777777" w:rsidR="002547B0" w:rsidRDefault="002547B0" w:rsidP="00032A7F">
      <w:pPr>
        <w:spacing w:line="240" w:lineRule="auto"/>
        <w:jc w:val="both"/>
        <w:rPr>
          <w:rFonts w:eastAsia="Times New Roman"/>
          <w:sz w:val="24"/>
          <w:szCs w:val="24"/>
        </w:rPr>
      </w:pPr>
      <w:r>
        <w:rPr>
          <w:rFonts w:eastAsia="Times New Roman"/>
          <w:sz w:val="24"/>
          <w:szCs w:val="24"/>
        </w:rPr>
        <w:t xml:space="preserve">For the preliminary interviews of local otologists, the PI gave a list of names of his colleagues who have had experience with TEES. The student then contacted these doctors and used the interview script outlined in the </w:t>
      </w:r>
      <w:r>
        <w:rPr>
          <w:rFonts w:eastAsia="Times New Roman"/>
          <w:i/>
          <w:sz w:val="24"/>
          <w:szCs w:val="24"/>
        </w:rPr>
        <w:t xml:space="preserve">Scripts for Participants </w:t>
      </w:r>
      <w:r>
        <w:rPr>
          <w:rFonts w:eastAsia="Times New Roman"/>
          <w:sz w:val="24"/>
          <w:szCs w:val="24"/>
        </w:rPr>
        <w:t xml:space="preserve">document.   </w:t>
      </w:r>
    </w:p>
    <w:p w14:paraId="76E296C8" w14:textId="77777777" w:rsidR="002547B0" w:rsidRDefault="002547B0" w:rsidP="00032A7F">
      <w:pPr>
        <w:spacing w:line="240" w:lineRule="auto"/>
        <w:jc w:val="both"/>
        <w:rPr>
          <w:rFonts w:eastAsia="Times New Roman"/>
          <w:sz w:val="24"/>
          <w:szCs w:val="24"/>
        </w:rPr>
      </w:pPr>
    </w:p>
    <w:p w14:paraId="6DBF8013" w14:textId="77777777" w:rsidR="002547B0" w:rsidRDefault="00AC00CD" w:rsidP="00032A7F">
      <w:pPr>
        <w:spacing w:line="240" w:lineRule="auto"/>
        <w:jc w:val="both"/>
        <w:rPr>
          <w:rFonts w:eastAsia="Times New Roman"/>
          <w:sz w:val="24"/>
          <w:szCs w:val="24"/>
        </w:rPr>
      </w:pPr>
      <w:r>
        <w:rPr>
          <w:rFonts w:eastAsia="Times New Roman"/>
          <w:sz w:val="24"/>
          <w:szCs w:val="24"/>
        </w:rPr>
        <w:t xml:space="preserve">After obtaining consent from the participants, the survey will be distributed to participants. </w:t>
      </w:r>
      <w:r w:rsidR="002547B0">
        <w:rPr>
          <w:rFonts w:eastAsia="Times New Roman"/>
          <w:sz w:val="24"/>
          <w:szCs w:val="24"/>
        </w:rPr>
        <w:t xml:space="preserve">The participants will be able to see the resulting questions in the questionnaire when the survey is emailed out to them. </w:t>
      </w:r>
    </w:p>
    <w:p w14:paraId="66A137D6" w14:textId="77777777" w:rsidR="002547B0" w:rsidRDefault="002547B0" w:rsidP="00032A7F">
      <w:pPr>
        <w:spacing w:line="240" w:lineRule="auto"/>
        <w:jc w:val="both"/>
        <w:rPr>
          <w:rFonts w:eastAsia="Times New Roman"/>
          <w:sz w:val="24"/>
          <w:szCs w:val="24"/>
        </w:rPr>
      </w:pPr>
    </w:p>
    <w:p w14:paraId="51E7EBFA"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otologists who will be invited to participate by email. </w:t>
      </w:r>
      <w:r w:rsidR="0058605E">
        <w:rPr>
          <w:rFonts w:eastAsia="Times New Roman"/>
          <w:sz w:val="24"/>
          <w:szCs w:val="24"/>
        </w:rPr>
        <w:t>Participants will be contacted in the following ways:</w:t>
      </w:r>
    </w:p>
    <w:p w14:paraId="4954AA7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14:paraId="501D60F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r w:rsidR="00215FF3">
        <w:rPr>
          <w:rFonts w:eastAsia="Times New Roman"/>
          <w:sz w:val="24"/>
          <w:szCs w:val="24"/>
        </w:rPr>
        <w:t>Contacting</w:t>
      </w:r>
      <w:r w:rsidRPr="00032A7F">
        <w:rPr>
          <w:rFonts w:eastAsia="Times New Roman"/>
          <w:sz w:val="24"/>
          <w:szCs w:val="24"/>
        </w:rPr>
        <w:t xml:space="preserve"> otological societies. Online surveys of surgical practice are frequently distributed by such societies. The following societies of which the PI is a member will be contacted </w:t>
      </w:r>
      <w:r w:rsidR="00215FF3">
        <w:rPr>
          <w:rFonts w:eastAsia="Times New Roman"/>
          <w:sz w:val="24"/>
          <w:szCs w:val="24"/>
        </w:rPr>
        <w:t xml:space="preserve">via email </w:t>
      </w:r>
      <w:r w:rsidRPr="00032A7F">
        <w:rPr>
          <w:rFonts w:eastAsia="Times New Roman"/>
          <w:sz w:val="24"/>
          <w:szCs w:val="24"/>
        </w:rPr>
        <w:t>asking for permission to survey their members:</w:t>
      </w:r>
    </w:p>
    <w:p w14:paraId="121EB31D"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14:paraId="3ECA13E9"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14:paraId="696AAA35"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Politzer Society</w:t>
      </w:r>
    </w:p>
    <w:p w14:paraId="3C10A7EB"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European Academy of Otology and Neurotology</w:t>
      </w:r>
    </w:p>
    <w:p w14:paraId="6606B517"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14:paraId="2A5E2194" w14:textId="77777777"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14:paraId="783AE5A8" w14:textId="77777777"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w:t>
      </w:r>
      <w:r w:rsidR="006F571B">
        <w:rPr>
          <w:rFonts w:eastAsia="Times New Roman"/>
          <w:sz w:val="24"/>
          <w:szCs w:val="24"/>
        </w:rPr>
        <w:t xml:space="preserve"> the </w:t>
      </w:r>
      <w:r w:rsidR="00A33DE7">
        <w:rPr>
          <w:rFonts w:eastAsia="Times New Roman"/>
          <w:i/>
          <w:sz w:val="24"/>
          <w:szCs w:val="24"/>
        </w:rPr>
        <w:t>Scripts for Participants</w:t>
      </w:r>
      <w:r w:rsidR="006F571B">
        <w:rPr>
          <w:rFonts w:eastAsia="Times New Roman"/>
          <w:i/>
          <w:sz w:val="24"/>
          <w:szCs w:val="24"/>
        </w:rPr>
        <w:t xml:space="preserve"> </w:t>
      </w:r>
      <w:r w:rsidR="006F571B">
        <w:rPr>
          <w:rFonts w:eastAsia="Times New Roman"/>
          <w:sz w:val="24"/>
          <w:szCs w:val="24"/>
        </w:rPr>
        <w:t>document</w:t>
      </w:r>
      <w:r>
        <w:rPr>
          <w:rFonts w:eastAsia="Times New Roman"/>
          <w:sz w:val="24"/>
          <w:szCs w:val="24"/>
        </w:rPr>
        <w:t xml:space="preserve"> for a copy of the email letter request. </w:t>
      </w:r>
      <w:r w:rsidR="006969E1">
        <w:rPr>
          <w:rFonts w:eastAsia="Times New Roman"/>
          <w:sz w:val="24"/>
          <w:szCs w:val="24"/>
        </w:rPr>
        <w:t>If the medical society</w:t>
      </w:r>
      <w:r w:rsidR="001C22AF">
        <w:rPr>
          <w:rFonts w:eastAsia="Times New Roman"/>
          <w:sz w:val="24"/>
          <w:szCs w:val="24"/>
        </w:rPr>
        <w:t xml:space="preserve"> agrees to participate they will send the survey to their members, </w:t>
      </w:r>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p>
    <w:p w14:paraId="06895565" w14:textId="77777777" w:rsidR="00603C20" w:rsidRDefault="00A60504" w:rsidP="003F1CC7">
      <w:pPr>
        <w:spacing w:line="240" w:lineRule="auto"/>
        <w:jc w:val="both"/>
        <w:rPr>
          <w:rFonts w:eastAsia="Times New Roman"/>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14:paraId="5D9DC4CD" w14:textId="77777777" w:rsidR="00603C20" w:rsidRDefault="00603C20" w:rsidP="003F1CC7">
      <w:pPr>
        <w:spacing w:line="240" w:lineRule="auto"/>
        <w:jc w:val="both"/>
        <w:rPr>
          <w:rFonts w:ascii="Times New Roman" w:eastAsia="Times New Roman" w:hAnsi="Times New Roman" w:cs="Times New Roman"/>
          <w:color w:val="auto"/>
          <w:sz w:val="24"/>
          <w:szCs w:val="24"/>
        </w:rPr>
      </w:pPr>
    </w:p>
    <w:p w14:paraId="0893E6C2"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14:paraId="2D0864BD" w14:textId="77777777" w:rsidR="00032A7F" w:rsidRDefault="00032A7F" w:rsidP="00032A7F">
      <w:pPr>
        <w:spacing w:line="240" w:lineRule="auto"/>
        <w:jc w:val="both"/>
        <w:rPr>
          <w:rFonts w:eastAsia="Times New Roman"/>
          <w:sz w:val="24"/>
          <w:szCs w:val="24"/>
        </w:rPr>
      </w:pPr>
      <w:r w:rsidRPr="00032A7F">
        <w:rPr>
          <w:rFonts w:eastAsia="Times New Roman"/>
          <w:sz w:val="24"/>
          <w:szCs w:val="24"/>
        </w:rPr>
        <w:t>Refer to</w:t>
      </w:r>
      <w:r w:rsidR="006F571B">
        <w:rPr>
          <w:rFonts w:eastAsia="Times New Roman"/>
          <w:sz w:val="24"/>
          <w:szCs w:val="24"/>
        </w:rPr>
        <w:t xml:space="preserve"> </w:t>
      </w:r>
      <w:r w:rsidR="006F571B">
        <w:rPr>
          <w:rFonts w:eastAsia="Times New Roman"/>
          <w:i/>
          <w:sz w:val="24"/>
          <w:szCs w:val="24"/>
        </w:rPr>
        <w:t xml:space="preserve">Needs Assessment Survey </w:t>
      </w:r>
      <w:r w:rsidR="006F571B">
        <w:rPr>
          <w:rFonts w:eastAsia="Times New Roman"/>
          <w:sz w:val="24"/>
          <w:szCs w:val="24"/>
        </w:rPr>
        <w:t xml:space="preserve">and </w:t>
      </w:r>
      <w:r w:rsidR="006F571B">
        <w:rPr>
          <w:rFonts w:eastAsia="Times New Roman"/>
          <w:i/>
          <w:sz w:val="24"/>
          <w:szCs w:val="24"/>
        </w:rPr>
        <w:t xml:space="preserve">Needs Assessment Questionnaire </w:t>
      </w:r>
      <w:r w:rsidR="006F571B">
        <w:rPr>
          <w:rFonts w:eastAsia="Times New Roman"/>
          <w:sz w:val="24"/>
          <w:szCs w:val="24"/>
        </w:rPr>
        <w:t>documents</w:t>
      </w:r>
      <w:r w:rsidRPr="00032A7F">
        <w:rPr>
          <w:rFonts w:eastAsia="Times New Roman"/>
          <w:sz w:val="24"/>
          <w:szCs w:val="24"/>
        </w:rPr>
        <w:t>f</w:t>
      </w:r>
      <w:r w:rsidR="00C5287F">
        <w:rPr>
          <w:rFonts w:eastAsia="Times New Roman"/>
          <w:sz w:val="24"/>
          <w:szCs w:val="24"/>
        </w:rPr>
        <w:t xml:space="preserve">or the survey details and </w:t>
      </w:r>
      <w:r w:rsidR="006F571B">
        <w:rPr>
          <w:rFonts w:eastAsia="Times New Roman"/>
          <w:sz w:val="24"/>
          <w:szCs w:val="24"/>
        </w:rPr>
        <w:t>questionnaire</w:t>
      </w:r>
      <w:r w:rsidR="00C5287F">
        <w:rPr>
          <w:rFonts w:eastAsia="Times New Roman"/>
          <w:sz w:val="24"/>
          <w:szCs w:val="24"/>
        </w:rPr>
        <w:t>.</w:t>
      </w:r>
    </w:p>
    <w:p w14:paraId="360D6C58" w14:textId="77777777" w:rsidR="00804407" w:rsidRPr="00032A7F" w:rsidRDefault="00804407" w:rsidP="00032A7F">
      <w:pPr>
        <w:spacing w:line="240" w:lineRule="auto"/>
        <w:jc w:val="both"/>
        <w:rPr>
          <w:rFonts w:ascii="Times New Roman" w:eastAsia="Times New Roman" w:hAnsi="Times New Roman" w:cs="Times New Roman"/>
          <w:color w:val="auto"/>
          <w:sz w:val="24"/>
          <w:szCs w:val="24"/>
        </w:rPr>
      </w:pPr>
    </w:p>
    <w:p w14:paraId="3C0242F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14:paraId="3DCFACC9" w14:textId="77777777" w:rsidR="00032A7F" w:rsidRDefault="00032A7F" w:rsidP="00032A7F">
      <w:pPr>
        <w:spacing w:after="240" w:line="240" w:lineRule="auto"/>
        <w:jc w:val="both"/>
        <w:rPr>
          <w:rFonts w:eastAsia="Times New Roman"/>
          <w:sz w:val="24"/>
          <w:szCs w:val="24"/>
        </w:rPr>
      </w:pPr>
      <w:r w:rsidRPr="00032A7F">
        <w:rPr>
          <w:rFonts w:eastAsia="Times New Roman"/>
          <w:sz w:val="24"/>
          <w:szCs w:val="24"/>
        </w:rPr>
        <w:lastRenderedPageBreak/>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4]</w:t>
      </w:r>
      <w:r w:rsidR="00235279">
        <w:rPr>
          <w:rFonts w:eastAsia="Times New Roman"/>
          <w:sz w:val="24"/>
          <w:szCs w:val="24"/>
        </w:rPr>
        <w:fldChar w:fldCharType="end"/>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5]</w:t>
      </w:r>
      <w:r w:rsidR="00235279">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14:paraId="6324778E" w14:textId="77777777"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p>
    <w:p w14:paraId="090B68F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14:paraId="15C59DA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MASc student during ear surgery.  The surgery will be divided into steps, described </w:t>
      </w:r>
      <w:r w:rsidR="00E509E1">
        <w:rPr>
          <w:rFonts w:eastAsia="Times New Roman"/>
          <w:sz w:val="24"/>
          <w:szCs w:val="24"/>
        </w:rPr>
        <w:t xml:space="preserve">in the </w:t>
      </w:r>
      <w:r w:rsidR="00235279" w:rsidRPr="003F1CC7">
        <w:rPr>
          <w:rFonts w:eastAsia="Times New Roman"/>
          <w:i/>
          <w:sz w:val="24"/>
          <w:szCs w:val="24"/>
        </w:rPr>
        <w:t>Data Collection Form</w:t>
      </w:r>
      <w:r w:rsidR="006F571B">
        <w:rPr>
          <w:rFonts w:eastAsia="Times New Roman"/>
          <w:sz w:val="24"/>
          <w:szCs w:val="24"/>
        </w:rPr>
        <w:t xml:space="preserve"> document</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14:paraId="593EAB32"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14:paraId="543A8397" w14:textId="77777777"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14:paraId="63D71D4E"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14:paraId="4E8C374A"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7431F8AE"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14:paraId="3C1E3382"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Patient participants: 40 surgical patients, who require cholesteatoma surgery or tympanoplasty (surgical repair of perforated ear drum).</w:t>
      </w:r>
    </w:p>
    <w:p w14:paraId="6DAAC549" w14:textId="77777777" w:rsidR="002C25F2" w:rsidRDefault="00AC69A0" w:rsidP="00A60504">
      <w:pPr>
        <w:spacing w:after="240" w:line="240" w:lineRule="auto"/>
        <w:jc w:val="both"/>
        <w:rPr>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SickKids and one surgeon from Toronto General Hospital will be asked to participate.</w:t>
      </w:r>
    </w:p>
    <w:p w14:paraId="4B5F712A" w14:textId="77777777"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r>
        <w:t xml:space="preserve">The PI, Dr. Adrian James, is also a study participant. </w:t>
      </w:r>
      <w:r w:rsidR="001C22AF">
        <w:t>It is necessary to include him as there are few other experienced practitioners of this technique.  His inclusion as a participant will not affect the integrity of the study: his</w:t>
      </w:r>
      <w:r>
        <w:t xml:space="preserve"> motivation for conducting this research is to </w:t>
      </w:r>
      <w:r w:rsidR="001C22AF">
        <w:t>improve</w:t>
      </w:r>
      <w:r>
        <w:t xml:space="preserve"> TEES instrument </w:t>
      </w:r>
      <w:r w:rsidR="001C22AF">
        <w:t xml:space="preserve">design so he would not benefit from any personal biases that might interfere with the integrity of the study. </w:t>
      </w:r>
      <w:r>
        <w:t xml:space="preserve">There is </w:t>
      </w:r>
      <w:r w:rsidR="001C22AF">
        <w:t>no financial conflict of interest as this project is run as a not-for-profit endeavour.</w:t>
      </w:r>
    </w:p>
    <w:p w14:paraId="2785249D"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14:paraId="39DA5209" w14:textId="77777777"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lastRenderedPageBreak/>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0789E330"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14:paraId="4FDD5997" w14:textId="62EA03EE"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w:t>
      </w:r>
      <w:ins w:id="0" w:author="Arushri Swarup" w:date="2017-05-19T16:36:00Z">
        <w:r w:rsidR="003F1CC7">
          <w:rPr>
            <w:rFonts w:eastAsia="Times New Roman"/>
            <w:sz w:val="24"/>
            <w:szCs w:val="24"/>
          </w:rPr>
          <w:t xml:space="preserve">If the surgeon has recorded videos of their surgeries then they will be </w:t>
        </w:r>
      </w:ins>
      <w:ins w:id="1" w:author="Arushri Swarup" w:date="2017-05-24T18:08:00Z">
        <w:r w:rsidR="005A47D9">
          <w:rPr>
            <w:rFonts w:eastAsia="Times New Roman"/>
            <w:sz w:val="24"/>
            <w:szCs w:val="24"/>
          </w:rPr>
          <w:t>reviewed</w:t>
        </w:r>
      </w:ins>
      <w:bookmarkStart w:id="2" w:name="_GoBack"/>
      <w:bookmarkEnd w:id="2"/>
      <w:ins w:id="3" w:author="Arushri Swarup" w:date="2017-05-19T16:36:00Z">
        <w:r w:rsidR="003F1CC7">
          <w:rPr>
            <w:rFonts w:eastAsia="Times New Roman"/>
            <w:sz w:val="24"/>
            <w:szCs w:val="24"/>
          </w:rPr>
          <w:t xml:space="preserve"> to gather data. </w:t>
        </w:r>
      </w:ins>
      <w:r>
        <w:rPr>
          <w:rFonts w:eastAsia="Times New Roman"/>
          <w:sz w:val="24"/>
          <w:szCs w:val="24"/>
        </w:rPr>
        <w:t xml:space="preserve">The steps that are recorded will be performed by the experienced surgeon who has given consent for the study. The time and number of instruments changed will be recorded for the steps outlined in the </w:t>
      </w:r>
      <w:r w:rsidR="00235279" w:rsidRPr="003F1CC7">
        <w:rPr>
          <w:rFonts w:eastAsia="Times New Roman"/>
          <w:i/>
          <w:sz w:val="24"/>
          <w:szCs w:val="24"/>
        </w:rPr>
        <w:t>Data Collection Form</w:t>
      </w:r>
      <w:r w:rsidR="006F571B">
        <w:rPr>
          <w:rFonts w:eastAsia="Times New Roman"/>
          <w:sz w:val="24"/>
          <w:szCs w:val="24"/>
        </w:rPr>
        <w:t xml:space="preserve"> document.</w:t>
      </w:r>
    </w:p>
    <w:p w14:paraId="79C2D5B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14:paraId="428CA6F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14:paraId="28EF210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14:paraId="78D32A0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58009E5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14:paraId="2AC67DC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14:paraId="1BD48B9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14:paraId="43FC1E8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2104"/>
        <w:gridCol w:w="1511"/>
        <w:gridCol w:w="1351"/>
        <w:gridCol w:w="777"/>
        <w:gridCol w:w="684"/>
        <w:gridCol w:w="1404"/>
      </w:tblGrid>
      <w:tr w:rsidR="00032A7F" w:rsidRPr="00032A7F" w14:paraId="4E849942"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A2D33B5"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32585D6"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18C4FD8"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EDFB08F"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66856CC3"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7AA6229"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14:paraId="3D60734A"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FF85510"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4E429B9"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02148B1"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7EE87C4"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4DB3F65"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A1BF3B0"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14:paraId="3833BB3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14:paraId="33A31FC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14:paraId="1407D2FE" w14:textId="77777777"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14:paraId="0B3613BF" w14:textId="77777777"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14:paraId="34A04614" w14:textId="77777777"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14:paraId="03AD2FE2" w14:textId="77777777" w:rsidR="00E46C56" w:rsidRPr="00E46C56" w:rsidRDefault="00235279"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14:paraId="26129093"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14:paraId="314115F8"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14:paraId="28F4984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14:paraId="4A826C5A"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14:paraId="0883980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14:paraId="3B6B3A00"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14:paraId="1B9CF17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14:paraId="6EE7FF13"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14:paraId="5531797B"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14:paraId="660E4E01"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14:paraId="4DD372E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14:paraId="43EBC908"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14:paraId="478C0BD3"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14:paraId="62AE8846" w14:textId="77777777"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14:paraId="5CAED17A" w14:textId="77777777" w:rsidR="001F5D7C" w:rsidRDefault="00235279"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14:paraId="39A70C50" w14:textId="77777777"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A68FD" w14:textId="77777777" w:rsidR="00A9331C" w:rsidRDefault="00A9331C" w:rsidP="000E3E30">
      <w:pPr>
        <w:spacing w:line="240" w:lineRule="auto"/>
      </w:pPr>
      <w:r>
        <w:separator/>
      </w:r>
    </w:p>
  </w:endnote>
  <w:endnote w:type="continuationSeparator" w:id="0">
    <w:p w14:paraId="382C5EE7" w14:textId="77777777" w:rsidR="00A9331C" w:rsidRDefault="00A9331C"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174F5" w14:textId="77777777" w:rsidR="000E3E30" w:rsidRPr="006E5180" w:rsidRDefault="006125D0" w:rsidP="006E5180">
    <w:pPr>
      <w:pStyle w:val="Footer"/>
      <w:rPr>
        <w:sz w:val="20"/>
        <w:szCs w:val="20"/>
      </w:rPr>
    </w:pPr>
    <w:r w:rsidRPr="006E5180">
      <w:rPr>
        <w:sz w:val="20"/>
        <w:szCs w:val="20"/>
      </w:rPr>
      <w:t xml:space="preserve">V-1 </w:t>
    </w:r>
    <w:r w:rsidR="006B2BB1">
      <w:rPr>
        <w:sz w:val="20"/>
        <w:szCs w:val="20"/>
      </w:rPr>
      <w:t>17</w:t>
    </w:r>
    <w:r w:rsidR="00235279" w:rsidRPr="003F1CC7">
      <w:rPr>
        <w:sz w:val="20"/>
        <w:szCs w:val="20"/>
        <w:vertAlign w:val="superscript"/>
      </w:rPr>
      <w:t>th</w:t>
    </w:r>
    <w:r w:rsidR="006B2BB1">
      <w:rPr>
        <w:sz w:val="20"/>
        <w:szCs w:val="20"/>
      </w:rPr>
      <w:t xml:space="preserve"> February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EndPr/>
      <w:sdtContent>
        <w:r w:rsidR="00235279" w:rsidRPr="006E5180">
          <w:rPr>
            <w:sz w:val="20"/>
            <w:szCs w:val="20"/>
          </w:rPr>
          <w:fldChar w:fldCharType="begin"/>
        </w:r>
        <w:r w:rsidR="00103E8E" w:rsidRPr="006E5180">
          <w:rPr>
            <w:sz w:val="20"/>
            <w:szCs w:val="20"/>
          </w:rPr>
          <w:instrText xml:space="preserve"> PAGE   \* MERGEFORMAT </w:instrText>
        </w:r>
        <w:r w:rsidR="00235279" w:rsidRPr="006E5180">
          <w:rPr>
            <w:sz w:val="20"/>
            <w:szCs w:val="20"/>
          </w:rPr>
          <w:fldChar w:fldCharType="separate"/>
        </w:r>
        <w:r w:rsidR="005A47D9">
          <w:rPr>
            <w:noProof/>
            <w:sz w:val="20"/>
            <w:szCs w:val="20"/>
          </w:rPr>
          <w:t>5</w:t>
        </w:r>
        <w:r w:rsidR="00235279"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FACEE" w14:textId="77777777" w:rsidR="00A9331C" w:rsidRDefault="00A9331C" w:rsidP="000E3E30">
      <w:pPr>
        <w:spacing w:line="240" w:lineRule="auto"/>
      </w:pPr>
      <w:r>
        <w:separator/>
      </w:r>
    </w:p>
  </w:footnote>
  <w:footnote w:type="continuationSeparator" w:id="0">
    <w:p w14:paraId="631076BB" w14:textId="77777777" w:rsidR="00A9331C" w:rsidRDefault="00A9331C" w:rsidP="000E3E3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261B2A" w14:textId="77777777" w:rsidR="006125D0" w:rsidRPr="00D70C49" w:rsidRDefault="006125D0" w:rsidP="006125D0">
    <w:pPr>
      <w:pStyle w:val="Header"/>
      <w:rPr>
        <w:sz w:val="20"/>
      </w:rPr>
    </w:pPr>
    <w:r w:rsidRPr="00D70C49">
      <w:rPr>
        <w:sz w:val="20"/>
      </w:rPr>
      <w:t xml:space="preserve">SickKids REB Protocol </w:t>
    </w:r>
    <w:r w:rsidRPr="00D70C49">
      <w:rPr>
        <w:sz w:val="20"/>
      </w:rPr>
      <w:tab/>
    </w:r>
    <w:r w:rsidRPr="00D70C49">
      <w:rPr>
        <w:sz w:val="20"/>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E30"/>
    <w:rsid w:val="00032A7F"/>
    <w:rsid w:val="00034C71"/>
    <w:rsid w:val="000E3E30"/>
    <w:rsid w:val="000F660C"/>
    <w:rsid w:val="00103E8E"/>
    <w:rsid w:val="0018545C"/>
    <w:rsid w:val="001C22AF"/>
    <w:rsid w:val="001F20C5"/>
    <w:rsid w:val="001F5D7C"/>
    <w:rsid w:val="00212B52"/>
    <w:rsid w:val="00215FF3"/>
    <w:rsid w:val="00235279"/>
    <w:rsid w:val="002547B0"/>
    <w:rsid w:val="002914A4"/>
    <w:rsid w:val="002A5FC9"/>
    <w:rsid w:val="002C25F2"/>
    <w:rsid w:val="002C7B31"/>
    <w:rsid w:val="00321243"/>
    <w:rsid w:val="00351BB6"/>
    <w:rsid w:val="003875B9"/>
    <w:rsid w:val="003B638C"/>
    <w:rsid w:val="003C6501"/>
    <w:rsid w:val="003F1CC7"/>
    <w:rsid w:val="00437FED"/>
    <w:rsid w:val="0049596C"/>
    <w:rsid w:val="004A60FB"/>
    <w:rsid w:val="005339DD"/>
    <w:rsid w:val="00542B33"/>
    <w:rsid w:val="0058605E"/>
    <w:rsid w:val="0058683C"/>
    <w:rsid w:val="005A47D9"/>
    <w:rsid w:val="005B0170"/>
    <w:rsid w:val="005B20BF"/>
    <w:rsid w:val="005C639E"/>
    <w:rsid w:val="005D465B"/>
    <w:rsid w:val="00603C20"/>
    <w:rsid w:val="006125D0"/>
    <w:rsid w:val="006227CF"/>
    <w:rsid w:val="00682A49"/>
    <w:rsid w:val="006969E1"/>
    <w:rsid w:val="006B2BB1"/>
    <w:rsid w:val="006E5180"/>
    <w:rsid w:val="006F3B3A"/>
    <w:rsid w:val="006F571B"/>
    <w:rsid w:val="00720602"/>
    <w:rsid w:val="00743270"/>
    <w:rsid w:val="007945A2"/>
    <w:rsid w:val="007C1212"/>
    <w:rsid w:val="00804407"/>
    <w:rsid w:val="008051AE"/>
    <w:rsid w:val="008A2944"/>
    <w:rsid w:val="00933EEE"/>
    <w:rsid w:val="00A007AD"/>
    <w:rsid w:val="00A33DE7"/>
    <w:rsid w:val="00A60504"/>
    <w:rsid w:val="00A7094B"/>
    <w:rsid w:val="00A9331C"/>
    <w:rsid w:val="00A96AC5"/>
    <w:rsid w:val="00AA5BF7"/>
    <w:rsid w:val="00AC00CD"/>
    <w:rsid w:val="00AC69A0"/>
    <w:rsid w:val="00AD4881"/>
    <w:rsid w:val="00B0683A"/>
    <w:rsid w:val="00B36EBB"/>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D253D"/>
    <w:rsid w:val="00FE67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3387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54005B-DCB0-3342-97E1-AF9D29D89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8237</Words>
  <Characters>46955</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5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3</cp:revision>
  <cp:lastPrinted>2016-10-28T16:56:00Z</cp:lastPrinted>
  <dcterms:created xsi:type="dcterms:W3CDTF">2017-05-19T20:37:00Z</dcterms:created>
  <dcterms:modified xsi:type="dcterms:W3CDTF">2017-05-2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